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6DF8736F" w:rsidR="00063BF2" w:rsidRPr="00063BF2" w:rsidRDefault="00063BF2" w:rsidP="00063BF2">
      <w:pPr>
        <w:pStyle w:val="Heading1"/>
      </w:pPr>
      <w:bookmarkStart w:id="1" w:name="_Toc174435143"/>
      <w:r w:rsidRPr="00063BF2">
        <w:lastRenderedPageBreak/>
        <w:t xml:space="preserve">The </w:t>
      </w:r>
      <w:proofErr w:type="gramStart"/>
      <w:r w:rsidRPr="00063BF2">
        <w:t>Problem(</w:t>
      </w:r>
      <w:proofErr w:type="gramEnd"/>
      <w:r w:rsidRPr="00063BF2">
        <w:t>heading must be changed)</w:t>
      </w:r>
      <w:bookmarkEnd w:id="1"/>
    </w:p>
    <w:p w14:paraId="69D9752B" w14:textId="1E93AEF7" w:rsidR="00063BF2" w:rsidRDefault="00C36371">
      <w:r>
        <w:t xml:space="preserve">The modern way of life and prevalence of </w:t>
      </w:r>
      <w:r w:rsidR="008D54ED">
        <w:t>fast-food</w:t>
      </w:r>
      <w:r>
        <w:t xml:space="preserve"> options available coupled with the difficulties of meal preparation, have led many people to prefer fast food as opposed to them cooking their own meals. </w:t>
      </w:r>
    </w:p>
    <w:p w14:paraId="35239C41" w14:textId="499C0636" w:rsidR="00C36371" w:rsidRDefault="00C36371">
      <w:r>
        <w:t>The internet has also provided numerous methods of finding recipes through various means</w:t>
      </w:r>
      <w:r w:rsidR="001001EB">
        <w:fldChar w:fldCharType="begin"/>
      </w:r>
      <w:r w:rsidR="001001EB">
        <w:instrText xml:space="preserve"> ADDIN ZOTERO_ITEM CSL_CITATION {"citationID":"7J92qn4L","properties":{"formattedCitation":"({\\i{}The Best Cooking Apps of 2024}, n.d.)","plainCitation":"(The Best Cooking Apps of 2024, n.d.)","noteIndex":0},"citationItems":[{"id":2,"uris":["http://zotero.org/groups/5631381/items/873UQHBE"],"itemData":{"id":2,"type":"webpage","abstract":"We reviewed every cooking app on the market and identified the best cooking apps to meet your cooking needs.","container-title":"BestApp.com","language":"en","title":"The Best Cooking Apps of 2024","URL":"https://www.bestapp.com/best-recipe-apps/","accessed":{"date-parts":[["2024",8,20]]}}}],"schema":"https://github.com/citation-style-language/schema/raw/master/csl-citation.json"} </w:instrText>
      </w:r>
      <w:r w:rsidR="001001EB">
        <w:fldChar w:fldCharType="separate"/>
      </w:r>
      <w:r w:rsidR="001001EB" w:rsidRPr="001001EB">
        <w:rPr>
          <w:rFonts w:ascii="Arial" w:hAnsi="Arial" w:cs="Arial"/>
          <w:kern w:val="0"/>
        </w:rPr>
        <w:t>(</w:t>
      </w:r>
      <w:r w:rsidR="001001EB" w:rsidRPr="001001EB">
        <w:rPr>
          <w:rFonts w:ascii="Arial" w:hAnsi="Arial" w:cs="Arial"/>
          <w:i/>
          <w:iCs/>
          <w:kern w:val="0"/>
        </w:rPr>
        <w:t>The Best Cooking Apps of 2024</w:t>
      </w:r>
      <w:r w:rsidR="001001EB" w:rsidRPr="001001EB">
        <w:rPr>
          <w:rFonts w:ascii="Arial" w:hAnsi="Arial" w:cs="Arial"/>
          <w:kern w:val="0"/>
        </w:rPr>
        <w:t>, n.d.)</w:t>
      </w:r>
      <w:r w:rsidR="001001EB">
        <w:fldChar w:fldCharType="end"/>
      </w:r>
      <w:r>
        <w:t>. But these methods are often separate requiring different websites or apps to accomplish a simple task. We believe that if these various methods are brought together then the meal preparation task can be made easier.</w:t>
      </w:r>
    </w:p>
    <w:p w14:paraId="61C582CD" w14:textId="753235A2" w:rsidR="00CC3414" w:rsidRDefault="00CC3414">
      <w:r>
        <w:t xml:space="preserve">According to online sources there are countless recipe apps and </w:t>
      </w:r>
      <w:r w:rsidR="008D54ED">
        <w:t>websites,</w:t>
      </w:r>
      <w:r>
        <w:t xml:space="preserve"> but most have shortfalls that annoy a user and make them less likely to return to the app/website</w:t>
      </w:r>
      <w:sdt>
        <w:sdtPr>
          <w:id w:val="-520546682"/>
          <w:citation/>
        </w:sdtPr>
        <w:sdtContent>
          <w:r>
            <w:fldChar w:fldCharType="begin"/>
          </w:r>
          <w:r>
            <w:rPr>
              <w:lang w:val="en-US"/>
            </w:rPr>
            <w:instrText xml:space="preserve"> CITATION Bot18 \l 1033 </w:instrText>
          </w:r>
          <w:r>
            <w:fldChar w:fldCharType="separate"/>
          </w:r>
          <w:r w:rsidR="0032458E">
            <w:rPr>
              <w:noProof/>
              <w:lang w:val="en-US"/>
            </w:rPr>
            <w:t xml:space="preserve"> (Botev, 2018)</w:t>
          </w:r>
          <w:r>
            <w:fldChar w:fldCharType="end"/>
          </w:r>
        </w:sdtContent>
      </w:sdt>
      <w:r>
        <w:t xml:space="preserve">. Most recipe apps focus on filtering recipes based on metrics such as </w:t>
      </w:r>
      <w:r w:rsidR="008D54ED">
        <w:t>dinners, lunches</w:t>
      </w:r>
      <w:r>
        <w:t xml:space="preserve"> etc, while this is useful it also fails to accommodate for the people that want to find recipes that they can make with the ingredients that they have at home. </w:t>
      </w:r>
    </w:p>
    <w:p w14:paraId="33C1909C" w14:textId="2CBAF13F" w:rsidR="008D54ED" w:rsidRDefault="00CC3414">
      <w:r>
        <w:t xml:space="preserve">Another major fact to </w:t>
      </w:r>
      <w:r w:rsidR="001001EB">
        <w:t>consider</w:t>
      </w:r>
      <w:r>
        <w:t xml:space="preserve"> is the </w:t>
      </w:r>
      <w:r w:rsidR="008D54ED">
        <w:t>abundance</w:t>
      </w:r>
      <w:r>
        <w:t xml:space="preserve"> of different diets that restrict what people can or can’t eat. If a</w:t>
      </w:r>
      <w:r w:rsidR="008D54ED">
        <w:t>n app that can cater to this need, then the app can be worthwhile pursuing as it will fill a gap in the market</w:t>
      </w:r>
      <w:sdt>
        <w:sdtPr>
          <w:id w:val="1619178110"/>
          <w:citation/>
        </w:sdtPr>
        <w:sdtContent>
          <w:r w:rsidR="008D54ED">
            <w:fldChar w:fldCharType="begin"/>
          </w:r>
          <w:r w:rsidR="008D54ED">
            <w:rPr>
              <w:lang w:val="en-US"/>
            </w:rPr>
            <w:instrText xml:space="preserve"> CITATION Bot18 \l 1033 </w:instrText>
          </w:r>
          <w:r w:rsidR="008D54ED">
            <w:fldChar w:fldCharType="separate"/>
          </w:r>
          <w:r w:rsidR="0032458E">
            <w:rPr>
              <w:noProof/>
              <w:lang w:val="en-US"/>
            </w:rPr>
            <w:t xml:space="preserve"> (Botev, 2018)</w:t>
          </w:r>
          <w:r w:rsidR="008D54ED">
            <w:fldChar w:fldCharType="end"/>
          </w:r>
        </w:sdtContent>
      </w:sdt>
      <w:r w:rsidR="008D54ED">
        <w:t>.</w:t>
      </w:r>
    </w:p>
    <w:p w14:paraId="36199B24" w14:textId="5F3C7FA5" w:rsidR="00F34388" w:rsidRDefault="008D54ED">
      <w:r>
        <w:t xml:space="preserve">The problem will appear to individuals that want to cook at home using recipes that adhere to their diet and can be filtered based on available ingredients. </w:t>
      </w:r>
    </w:p>
    <w:p w14:paraId="693AC1AF" w14:textId="77777777" w:rsidR="008D54ED" w:rsidRDefault="008D54ED"/>
    <w:p w14:paraId="49ACDFE5" w14:textId="77777777" w:rsidR="008D54ED" w:rsidRDefault="008D54ED"/>
    <w:p w14:paraId="4448EF89" w14:textId="1498380B" w:rsidR="00063BF2" w:rsidRDefault="00063BF2" w:rsidP="00063BF2">
      <w:pPr>
        <w:pStyle w:val="Heading1"/>
      </w:pPr>
      <w:bookmarkStart w:id="2" w:name="_Toc174435144"/>
      <w:r>
        <w:t>Objectives</w:t>
      </w:r>
      <w:bookmarkEnd w:id="2"/>
      <w:r>
        <w:t xml:space="preserve"> </w:t>
      </w:r>
    </w:p>
    <w:p w14:paraId="78D13418" w14:textId="0AAEDB7D"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0997EAC4" w14:textId="0ED693BA" w:rsidR="00063BF2" w:rsidRDefault="00063BF2" w:rsidP="00063BF2">
      <w:pPr>
        <w:pStyle w:val="Heading1"/>
      </w:pPr>
      <w:bookmarkStart w:id="3" w:name="_Toc174435145"/>
      <w:r>
        <w:lastRenderedPageBreak/>
        <w:t>Background</w:t>
      </w:r>
      <w:bookmarkEnd w:id="3"/>
    </w:p>
    <w:p w14:paraId="3EC09776" w14:textId="6693F345" w:rsidR="00063BF2" w:rsidRDefault="00F34388">
      <w:r>
        <w:t>(Literature Review)</w:t>
      </w:r>
    </w:p>
    <w:p w14:paraId="3EFD8D9F" w14:textId="697C0070"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32458E">
        <w:instrText xml:space="preserve"> ADDIN ZOTERO_ITEM CSL_CITATION {"citationID":"dIuOYrQY","properties":{"formattedCitation":"(RDN, 2022)","plainCitation":"(RDN, 2022)","noteIndex":0},"citationItems":[{"id":"1HVEcZwu/UgP7Y7gZ","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27A3B6C8" w:rsidR="009F6B82" w:rsidRDefault="009F6B82">
      <w:r>
        <w:t xml:space="preserve">Some users may also have specific dietary </w:t>
      </w:r>
      <w:proofErr w:type="gramStart"/>
      <w:r>
        <w:t>needs, but</w:t>
      </w:r>
      <w:proofErr w:type="gramEnd"/>
      <w:r>
        <w:t xml:space="preserve"> cannot stay consistent or plan meals properly. It is sometimes much easier to buy a take-out as it is far quicker despite being an unhealthier option at times. Therefore convenience is often the deciding factor on whether or not to prepare a meal, along with having the necessary ingredients </w:t>
      </w:r>
      <w:r w:rsidR="00F0323E">
        <w:fldChar w:fldCharType="begin"/>
      </w:r>
      <w:r w:rsidR="0032458E">
        <w:instrText xml:space="preserve"> ADDIN ZOTERO_ITEM CSL_CITATION {"citationID":"A7kAq11o","properties":{"formattedCitation":"(Monsivais et al., 2014)","plainCitation":"(Monsivais et al., 2014)","noteIndex":0},"citationItems":[{"id":"1HVEcZwu/2I20rpXQ","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2178E84D" w14:textId="448A768D" w:rsidR="00F0323E" w:rsidRDefault="00F0323E">
      <w:r>
        <w:t xml:space="preserve">Meals can also be simple, and adjustable </w:t>
      </w:r>
      <w:r w:rsidR="006027D9">
        <w:t>depending on</w:t>
      </w:r>
      <w:r>
        <w:t xml:space="preserve"> what is in the pantry. It would be much easier to prepare a meal if there was a recipe with the ingredients that the user has.</w:t>
      </w:r>
      <w:r w:rsidR="00554561">
        <w:t xml:space="preserve"> This project plans to bring inspiration back to those who cook at </w:t>
      </w:r>
      <w:r w:rsidR="006027D9">
        <w:t>home and</w:t>
      </w:r>
      <w:r w:rsidR="00554561">
        <w:t xml:space="preserve"> show that simple recipes can be just as effective.</w:t>
      </w:r>
    </w:p>
    <w:p w14:paraId="18B4045D" w14:textId="76B0D1B9" w:rsidR="00063BF2" w:rsidRDefault="00063BF2" w:rsidP="00063BF2">
      <w:pPr>
        <w:pStyle w:val="Heading1"/>
      </w:pPr>
      <w:bookmarkStart w:id="4" w:name="_Toc174435146"/>
      <w:r>
        <w:t>Related Systems Analysis</w:t>
      </w:r>
      <w:bookmarkEnd w:id="4"/>
    </w:p>
    <w:p w14:paraId="2EE3853A" w14:textId="4CE1601D" w:rsidR="00063BF2" w:rsidRDefault="009E52CC">
      <w:r>
        <w:t>Zanele’s System</w:t>
      </w:r>
    </w:p>
    <w:p w14:paraId="5E41A28E" w14:textId="77777777" w:rsidR="009E52CC" w:rsidRDefault="009E52CC"/>
    <w:p w14:paraId="5D62C10F" w14:textId="5050B6DC" w:rsidR="009E52CC" w:rsidRDefault="009E52CC">
      <w:r>
        <w:t>Max’s System</w:t>
      </w:r>
    </w:p>
    <w:p w14:paraId="39078CB3" w14:textId="77777777" w:rsidR="009E52CC" w:rsidRDefault="009E52CC"/>
    <w:p w14:paraId="682C533C" w14:textId="1D9813CD" w:rsidR="009E52CC" w:rsidRDefault="009E52CC">
      <w:proofErr w:type="spellStart"/>
      <w:r>
        <w:t>SuperCook</w:t>
      </w:r>
      <w:proofErr w:type="spellEnd"/>
    </w:p>
    <w:p w14:paraId="2C1F7ADE" w14:textId="5314B4CC" w:rsidR="009E52CC" w:rsidRDefault="009E52CC">
      <w:r>
        <w:t>Platform/s:</w:t>
      </w:r>
    </w:p>
    <w:p w14:paraId="3B9F9338" w14:textId="5BC290F5" w:rsidR="009E52CC" w:rsidRDefault="009E52CC">
      <w:r>
        <w:t>Description:</w:t>
      </w:r>
    </w:p>
    <w:p w14:paraId="14F052D6" w14:textId="1B54B0BF" w:rsidR="009E52CC" w:rsidRDefault="009E52CC">
      <w:r>
        <w:t xml:space="preserve">Features that we want to incorporate: </w:t>
      </w:r>
      <w:r w:rsidR="00C33300">
        <w:t>The ability to filter recipes by ingredients, and the further filtering under more options.</w:t>
      </w:r>
    </w:p>
    <w:tbl>
      <w:tblPr>
        <w:tblStyle w:val="TableGrid"/>
        <w:tblW w:w="0" w:type="auto"/>
        <w:tblInd w:w="0" w:type="dxa"/>
        <w:tblLook w:val="04A0" w:firstRow="1" w:lastRow="0" w:firstColumn="1" w:lastColumn="0" w:noHBand="0" w:noVBand="1"/>
      </w:tblPr>
      <w:tblGrid>
        <w:gridCol w:w="9016"/>
      </w:tblGrid>
      <w:tr w:rsidR="00654A92" w14:paraId="7CA06CB0" w14:textId="77777777" w:rsidTr="00654A92">
        <w:tc>
          <w:tcPr>
            <w:tcW w:w="9016" w:type="dxa"/>
          </w:tcPr>
          <w:p w14:paraId="16DFC697" w14:textId="77777777" w:rsidR="00C33300" w:rsidRDefault="00654A92" w:rsidP="00C33300">
            <w:pPr>
              <w:keepNext/>
            </w:pPr>
            <w:r w:rsidRPr="00654A92">
              <w:lastRenderedPageBreak/>
              <w:drawing>
                <wp:inline distT="0" distB="0" distL="0" distR="0" wp14:anchorId="1C2BB0BA" wp14:editId="6A4DD56B">
                  <wp:extent cx="4603750" cy="2272292"/>
                  <wp:effectExtent l="0" t="0" r="6350" b="0"/>
                  <wp:docPr id="1026076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076379" name=""/>
                          <pic:cNvPicPr/>
                        </pic:nvPicPr>
                        <pic:blipFill>
                          <a:blip r:embed="rId9"/>
                          <a:stretch>
                            <a:fillRect/>
                          </a:stretch>
                        </pic:blipFill>
                        <pic:spPr>
                          <a:xfrm>
                            <a:off x="0" y="0"/>
                            <a:ext cx="4610283" cy="2275516"/>
                          </a:xfrm>
                          <a:prstGeom prst="rect">
                            <a:avLst/>
                          </a:prstGeom>
                        </pic:spPr>
                      </pic:pic>
                    </a:graphicData>
                  </a:graphic>
                </wp:inline>
              </w:drawing>
            </w:r>
          </w:p>
          <w:p w14:paraId="21D2403C" w14:textId="24E3B0B0" w:rsidR="00C33300" w:rsidRPr="00C33300" w:rsidRDefault="00C33300" w:rsidP="00C33300">
            <w:pPr>
              <w:pStyle w:val="Caption"/>
              <w:rPr>
                <w:rFonts w:asciiTheme="minorHAnsi" w:hAnsiTheme="minorHAnsi" w:cstheme="minorHAnsi"/>
              </w:rPr>
            </w:pPr>
            <w:r w:rsidRPr="00C33300">
              <w:rPr>
                <w:rFonts w:asciiTheme="minorHAnsi" w:hAnsiTheme="minorHAnsi" w:cstheme="minorHAnsi"/>
              </w:rPr>
              <w:t xml:space="preserve">Figure </w:t>
            </w:r>
            <w:r w:rsidRPr="00C33300">
              <w:rPr>
                <w:rFonts w:asciiTheme="minorHAnsi" w:hAnsiTheme="minorHAnsi" w:cstheme="minorHAnsi"/>
              </w:rPr>
              <w:fldChar w:fldCharType="begin"/>
            </w:r>
            <w:r w:rsidRPr="00C33300">
              <w:rPr>
                <w:rFonts w:asciiTheme="minorHAnsi" w:hAnsiTheme="minorHAnsi" w:cstheme="minorHAnsi"/>
              </w:rPr>
              <w:instrText xml:space="preserve"> SEQ Figure \* ARABIC </w:instrText>
            </w:r>
            <w:r w:rsidRPr="00C33300">
              <w:rPr>
                <w:rFonts w:asciiTheme="minorHAnsi" w:hAnsiTheme="minorHAnsi" w:cstheme="minorHAnsi"/>
              </w:rPr>
              <w:fldChar w:fldCharType="separate"/>
            </w:r>
            <w:r w:rsidRPr="00C33300">
              <w:rPr>
                <w:rFonts w:asciiTheme="minorHAnsi" w:hAnsiTheme="minorHAnsi" w:cstheme="minorHAnsi"/>
                <w:noProof/>
              </w:rPr>
              <w:t>1</w:t>
            </w:r>
            <w:r w:rsidRPr="00C33300">
              <w:rPr>
                <w:rFonts w:asciiTheme="minorHAnsi" w:hAnsiTheme="minorHAnsi" w:cstheme="minorHAnsi"/>
              </w:rPr>
              <w:fldChar w:fldCharType="end"/>
            </w:r>
            <w:r w:rsidRPr="00C33300">
              <w:rPr>
                <w:rFonts w:asciiTheme="minorHAnsi" w:hAnsiTheme="minorHAnsi" w:cstheme="minorHAnsi"/>
              </w:rPr>
              <w:t xml:space="preserve">: The Main Page of </w:t>
            </w:r>
            <w:proofErr w:type="spellStart"/>
            <w:r w:rsidRPr="00C33300">
              <w:rPr>
                <w:rFonts w:asciiTheme="minorHAnsi" w:hAnsiTheme="minorHAnsi" w:cstheme="minorHAnsi"/>
              </w:rPr>
              <w:t>SuperCook</w:t>
            </w:r>
            <w:proofErr w:type="spellEnd"/>
            <w:r>
              <w:rPr>
                <w:rFonts w:asciiTheme="minorHAnsi" w:hAnsiTheme="minorHAnsi" w:cstheme="minorHAnsi"/>
              </w:rPr>
              <w:fldChar w:fldCharType="begin"/>
            </w:r>
            <w:r>
              <w:rPr>
                <w:rFonts w:asciiTheme="minorHAnsi" w:hAnsiTheme="minorHAnsi" w:cstheme="minorHAnsi"/>
              </w:rPr>
              <w:instrText xml:space="preserve"> ADDIN ZOTERO_ITEM CSL_CITATION {"citationID":"JLgaM8D5","properties":{"formattedCitation":"({\\i{}Supercook}, n.d.)","plainCitation":"(Supercook, n.d.)","noteIndex":0},"citationItems":[{"id":16,"uris":["http://zotero.org/groups/5631381/items/9MBATYQG"],"itemData":{"id":16,"type":"webpage","abstract":"Supercook is a recipe search engine that lets you search by ingredients you have at home. Find thousands of recipes you can make right now with the ingredients you have available at home.","language":"en-us","title":"Supercook: recipe search by ingredients you have at home","title-short":"Supercook","URL":"https://www.supercook.com/#/desktop","accessed":{"date-parts":[["2024",8,24]]}}}],"schema":"https://github.com/citation-style-language/schema/raw/master/csl-citation.json"} </w:instrText>
            </w:r>
            <w:r>
              <w:rPr>
                <w:rFonts w:asciiTheme="minorHAnsi" w:hAnsiTheme="minorHAnsi" w:cstheme="minorHAnsi"/>
              </w:rPr>
              <w:fldChar w:fldCharType="separate"/>
            </w:r>
            <w:r w:rsidRPr="00C33300">
              <w:rPr>
                <w:rFonts w:ascii="Arial" w:hAnsi="Arial" w:cs="Arial"/>
              </w:rPr>
              <w:t>(</w:t>
            </w:r>
            <w:proofErr w:type="spellStart"/>
            <w:r w:rsidRPr="00C33300">
              <w:rPr>
                <w:rFonts w:ascii="Arial" w:hAnsi="Arial" w:cs="Arial"/>
                <w:i w:val="0"/>
                <w:iCs w:val="0"/>
              </w:rPr>
              <w:t>Supercook</w:t>
            </w:r>
            <w:proofErr w:type="spellEnd"/>
            <w:r w:rsidRPr="00C33300">
              <w:rPr>
                <w:rFonts w:ascii="Arial" w:hAnsi="Arial" w:cs="Arial"/>
              </w:rPr>
              <w:t>, n.d.)</w:t>
            </w:r>
            <w:r>
              <w:rPr>
                <w:rFonts w:asciiTheme="minorHAnsi" w:hAnsiTheme="minorHAnsi" w:cstheme="minorHAnsi"/>
              </w:rPr>
              <w:fldChar w:fldCharType="end"/>
            </w:r>
          </w:p>
          <w:p w14:paraId="40043635" w14:textId="720DCF8A" w:rsidR="00654A92" w:rsidRDefault="00654A92"/>
        </w:tc>
      </w:tr>
      <w:tr w:rsidR="00654A92" w14:paraId="2B79A39F" w14:textId="77777777" w:rsidTr="00654A92">
        <w:tc>
          <w:tcPr>
            <w:tcW w:w="9016" w:type="dxa"/>
          </w:tcPr>
          <w:p w14:paraId="3176892F" w14:textId="499DC720" w:rsidR="00654A92" w:rsidRDefault="00C33300">
            <w:r w:rsidRPr="00C33300">
              <w:drawing>
                <wp:inline distT="0" distB="0" distL="0" distR="0" wp14:anchorId="44ECF1AA" wp14:editId="13E6C8B8">
                  <wp:extent cx="5099050" cy="2482863"/>
                  <wp:effectExtent l="0" t="0" r="6350" b="0"/>
                  <wp:docPr id="907075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075764" name=""/>
                          <pic:cNvPicPr/>
                        </pic:nvPicPr>
                        <pic:blipFill>
                          <a:blip r:embed="rId10"/>
                          <a:stretch>
                            <a:fillRect/>
                          </a:stretch>
                        </pic:blipFill>
                        <pic:spPr>
                          <a:xfrm>
                            <a:off x="0" y="0"/>
                            <a:ext cx="5104406" cy="2485471"/>
                          </a:xfrm>
                          <a:prstGeom prst="rect">
                            <a:avLst/>
                          </a:prstGeom>
                        </pic:spPr>
                      </pic:pic>
                    </a:graphicData>
                  </a:graphic>
                </wp:inline>
              </w:drawing>
            </w:r>
          </w:p>
        </w:tc>
      </w:tr>
      <w:tr w:rsidR="00654A92" w14:paraId="7347F8C8" w14:textId="77777777" w:rsidTr="00654A92">
        <w:tc>
          <w:tcPr>
            <w:tcW w:w="9016" w:type="dxa"/>
          </w:tcPr>
          <w:p w14:paraId="7486D28A" w14:textId="77777777" w:rsidR="00654A92" w:rsidRDefault="00654A92"/>
        </w:tc>
      </w:tr>
      <w:tr w:rsidR="00654A92" w14:paraId="078161B1" w14:textId="77777777" w:rsidTr="00654A92">
        <w:tc>
          <w:tcPr>
            <w:tcW w:w="9016" w:type="dxa"/>
          </w:tcPr>
          <w:p w14:paraId="2B200C37" w14:textId="77777777" w:rsidR="00654A92" w:rsidRDefault="00654A92"/>
        </w:tc>
      </w:tr>
      <w:tr w:rsidR="00654A92" w14:paraId="12186D38" w14:textId="77777777" w:rsidTr="00654A92">
        <w:tc>
          <w:tcPr>
            <w:tcW w:w="9016" w:type="dxa"/>
          </w:tcPr>
          <w:p w14:paraId="098D7043" w14:textId="77777777" w:rsidR="00654A92" w:rsidRDefault="00654A92"/>
        </w:tc>
      </w:tr>
      <w:tr w:rsidR="00654A92" w14:paraId="25D1C3D9" w14:textId="77777777" w:rsidTr="00654A92">
        <w:tc>
          <w:tcPr>
            <w:tcW w:w="9016" w:type="dxa"/>
          </w:tcPr>
          <w:p w14:paraId="4E22BDA2" w14:textId="77777777" w:rsidR="00654A92" w:rsidRDefault="00654A92"/>
        </w:tc>
      </w:tr>
      <w:tr w:rsidR="00654A92" w14:paraId="400E5260" w14:textId="77777777" w:rsidTr="00654A92">
        <w:tc>
          <w:tcPr>
            <w:tcW w:w="9016" w:type="dxa"/>
          </w:tcPr>
          <w:p w14:paraId="7B53270F" w14:textId="77777777" w:rsidR="00654A92" w:rsidRDefault="00654A92"/>
        </w:tc>
      </w:tr>
      <w:tr w:rsidR="00654A92" w14:paraId="0A61704B" w14:textId="77777777" w:rsidTr="00654A92">
        <w:tc>
          <w:tcPr>
            <w:tcW w:w="9016" w:type="dxa"/>
          </w:tcPr>
          <w:p w14:paraId="007B0452" w14:textId="77777777" w:rsidR="00654A92" w:rsidRDefault="00654A92"/>
        </w:tc>
      </w:tr>
    </w:tbl>
    <w:p w14:paraId="47697CCD" w14:textId="77777777" w:rsidR="009E52CC" w:rsidRDefault="009E52CC"/>
    <w:p w14:paraId="296A4A49" w14:textId="25701D72" w:rsidR="00063BF2" w:rsidRDefault="00063BF2" w:rsidP="00063BF2">
      <w:pPr>
        <w:pStyle w:val="Heading1"/>
      </w:pPr>
      <w:bookmarkStart w:id="5" w:name="_Toc174435147"/>
      <w:r>
        <w:t>Project Plan</w:t>
      </w:r>
      <w:bookmarkEnd w:id="5"/>
    </w:p>
    <w:p w14:paraId="4D53836E" w14:textId="5135A760" w:rsidR="00B8275D" w:rsidRDefault="00B8275D" w:rsidP="008C1E9F"/>
    <w:p w14:paraId="0B7DA884" w14:textId="77777777" w:rsidR="00437027" w:rsidRDefault="00437027" w:rsidP="00437027">
      <w:pPr>
        <w:keepNext/>
      </w:pPr>
      <w:r>
        <w:rPr>
          <w:noProof/>
        </w:rPr>
        <w:lastRenderedPageBreak/>
        <w:drawing>
          <wp:inline distT="0" distB="0" distL="0" distR="0" wp14:anchorId="053F4BB7" wp14:editId="26857648">
            <wp:extent cx="6169660" cy="3274060"/>
            <wp:effectExtent l="0" t="0" r="2540" b="2540"/>
            <wp:docPr id="867839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69660" cy="3274060"/>
                    </a:xfrm>
                    <a:prstGeom prst="rect">
                      <a:avLst/>
                    </a:prstGeom>
                    <a:noFill/>
                  </pic:spPr>
                </pic:pic>
              </a:graphicData>
            </a:graphic>
          </wp:inline>
        </w:drawing>
      </w:r>
    </w:p>
    <w:p w14:paraId="69221882" w14:textId="4BFA5928" w:rsidR="00B8275D" w:rsidRDefault="00437027" w:rsidP="00437027">
      <w:pPr>
        <w:pStyle w:val="Caption"/>
      </w:pPr>
      <w:r>
        <w:t xml:space="preserve">Figure </w:t>
      </w:r>
      <w:fldSimple w:instr=" SEQ Figure \* ARABIC ">
        <w:r w:rsidR="00C33300">
          <w:rPr>
            <w:noProof/>
          </w:rPr>
          <w:t>2</w:t>
        </w:r>
      </w:fldSimple>
      <w:r>
        <w:t>: The Roadmap for the project</w:t>
      </w:r>
      <w:r w:rsidR="003566D6">
        <w:fldChar w:fldCharType="begin"/>
      </w:r>
      <w:r w:rsidR="0032458E">
        <w:instrText xml:space="preserve"> ADDIN ZOTERO_ITEM CSL_CITATION {"citationID":"1b3q5NWv","properties":{"formattedCitation":"({\\i{}ITPV302_Project_Plan}, n.d.)","plainCitation":"(ITPV302_Project_Plan, n.d.)","noteIndex":0},"citationItems":[{"id":13,"uris":["http://zotero.org/groups/5631381/items/RE8A7JTG"],"itemData":{"id":13,"type":"webpage","container-title":"GitHub","language":"en","title":"ITPV302_Project_Plan","URL":"https://github.com/users/NathanTh3Gr3at/projects/3/views/4","accessed":{"date-parts":[["2024",8,24]]}}}],"schema":"https://github.com/citation-style-language/schema/raw/master/csl-citation.json"} </w:instrText>
      </w:r>
      <w:r w:rsidR="003566D6">
        <w:fldChar w:fldCharType="separate"/>
      </w:r>
      <w:r w:rsidR="0032458E" w:rsidRPr="0032458E">
        <w:rPr>
          <w:rFonts w:ascii="Arial" w:hAnsi="Arial" w:cs="Arial"/>
          <w:kern w:val="0"/>
        </w:rPr>
        <w:t>(</w:t>
      </w:r>
      <w:r w:rsidR="0032458E" w:rsidRPr="0032458E">
        <w:rPr>
          <w:rFonts w:ascii="Arial" w:hAnsi="Arial" w:cs="Arial"/>
          <w:i w:val="0"/>
          <w:iCs w:val="0"/>
          <w:kern w:val="0"/>
        </w:rPr>
        <w:t>ITPV302_Project_Plan</w:t>
      </w:r>
      <w:r w:rsidR="0032458E" w:rsidRPr="0032458E">
        <w:rPr>
          <w:rFonts w:ascii="Arial" w:hAnsi="Arial" w:cs="Arial"/>
          <w:kern w:val="0"/>
        </w:rPr>
        <w:t>, n.d.)</w:t>
      </w:r>
      <w:r w:rsidR="003566D6">
        <w:fldChar w:fldCharType="end"/>
      </w:r>
    </w:p>
    <w:p w14:paraId="61BA7E31" w14:textId="53809C72" w:rsidR="008C1E9F" w:rsidRDefault="008C1E9F" w:rsidP="008C1E9F">
      <w:r>
        <w:t>In the figure 1 above, is the current roadmap for the project. The major deliverables are laid out and along the way the minor deliverables are added. The minor deliverables relate to the delegation of the work to the different team members.</w:t>
      </w:r>
      <w:r w:rsidR="00B8275D">
        <w:t xml:space="preserve"> </w:t>
      </w:r>
    </w:p>
    <w:p w14:paraId="2A164483" w14:textId="2F90F8D2" w:rsidR="008C1E9F" w:rsidRDefault="008C1E9F" w:rsidP="008C1E9F">
      <w:r>
        <w:t>The main deliverables are as follows:</w:t>
      </w:r>
    </w:p>
    <w:p w14:paraId="76FA3D61" w14:textId="4EDE3DCF" w:rsidR="008C1E9F" w:rsidRDefault="0019445C" w:rsidP="008C1E9F">
      <w:r>
        <w:t xml:space="preserve">Project Proposal Submission </w:t>
      </w:r>
    </w:p>
    <w:p w14:paraId="03456F47" w14:textId="3F1D02DC" w:rsidR="0019445C" w:rsidRDefault="0019445C" w:rsidP="008C1E9F">
      <w:r>
        <w:t>Business Case Submission</w:t>
      </w:r>
    </w:p>
    <w:p w14:paraId="3F127E22" w14:textId="581EF519" w:rsidR="0019445C" w:rsidRDefault="0019445C" w:rsidP="008C1E9F">
      <w:r>
        <w:t>System Requirements, Specifications and Technical Design Submission</w:t>
      </w:r>
    </w:p>
    <w:p w14:paraId="4ABA4E2B" w14:textId="4460FEE2" w:rsidR="0019445C" w:rsidRDefault="0019445C" w:rsidP="008C1E9F">
      <w:r>
        <w:t>Implementation Documentation Submission</w:t>
      </w:r>
    </w:p>
    <w:p w14:paraId="508B0A2E" w14:textId="73D56F8F" w:rsidR="0019445C" w:rsidRDefault="0019445C" w:rsidP="008C1E9F">
      <w:r>
        <w:t>System Presentation</w:t>
      </w:r>
    </w:p>
    <w:p w14:paraId="6A026064" w14:textId="61E6331A" w:rsidR="0019445C" w:rsidRDefault="0019445C" w:rsidP="008C1E9F">
      <w:r>
        <w:t>Final Documents and System Submission</w:t>
      </w:r>
    </w:p>
    <w:p w14:paraId="4DCC0F15" w14:textId="77777777" w:rsidR="0019445C" w:rsidRDefault="0019445C" w:rsidP="008C1E9F"/>
    <w:p w14:paraId="19874E81" w14:textId="4DDCE4AF" w:rsidR="0019445C" w:rsidRDefault="0019445C" w:rsidP="008C1E9F">
      <w:r>
        <w:t>Alternate:</w:t>
      </w:r>
    </w:p>
    <w:p w14:paraId="1B7E55AB" w14:textId="0BF035A2" w:rsidR="0019445C" w:rsidRDefault="0019445C" w:rsidP="008C1E9F">
      <w:r>
        <w:t>The main deliverables and dates are shown in the table below:</w:t>
      </w:r>
    </w:p>
    <w:tbl>
      <w:tblPr>
        <w:tblStyle w:val="TableGrid"/>
        <w:tblW w:w="0" w:type="auto"/>
        <w:tblInd w:w="0" w:type="dxa"/>
        <w:tblLook w:val="04A0" w:firstRow="1" w:lastRow="0" w:firstColumn="1" w:lastColumn="0" w:noHBand="0" w:noVBand="1"/>
      </w:tblPr>
      <w:tblGrid>
        <w:gridCol w:w="3005"/>
        <w:gridCol w:w="3005"/>
        <w:gridCol w:w="3006"/>
      </w:tblGrid>
      <w:tr w:rsidR="0019445C" w14:paraId="02368253" w14:textId="77777777" w:rsidTr="0019445C">
        <w:tc>
          <w:tcPr>
            <w:tcW w:w="3005" w:type="dxa"/>
          </w:tcPr>
          <w:p w14:paraId="7B599846" w14:textId="563DD105" w:rsidR="0019445C" w:rsidRPr="0019445C" w:rsidRDefault="0019445C" w:rsidP="008C1E9F">
            <w:pPr>
              <w:rPr>
                <w:rFonts w:asciiTheme="minorHAnsi" w:hAnsiTheme="minorHAnsi" w:cstheme="minorHAnsi"/>
              </w:rPr>
            </w:pPr>
            <w:r w:rsidRPr="0019445C">
              <w:rPr>
                <w:rFonts w:asciiTheme="minorHAnsi" w:hAnsiTheme="minorHAnsi" w:cstheme="minorHAnsi"/>
              </w:rPr>
              <w:t>Deliverable</w:t>
            </w:r>
            <w:r>
              <w:rPr>
                <w:rFonts w:asciiTheme="minorHAnsi" w:hAnsiTheme="minorHAnsi" w:cstheme="minorHAnsi"/>
              </w:rPr>
              <w:t xml:space="preserve"> </w:t>
            </w:r>
          </w:p>
        </w:tc>
        <w:tc>
          <w:tcPr>
            <w:tcW w:w="3005" w:type="dxa"/>
          </w:tcPr>
          <w:p w14:paraId="3733C106" w14:textId="623DAB51" w:rsidR="0019445C" w:rsidRPr="0019445C" w:rsidRDefault="0019445C" w:rsidP="008C1E9F">
            <w:pPr>
              <w:rPr>
                <w:rFonts w:asciiTheme="minorHAnsi" w:hAnsiTheme="minorHAnsi" w:cstheme="minorHAnsi"/>
              </w:rPr>
            </w:pPr>
            <w:r w:rsidRPr="0019445C">
              <w:rPr>
                <w:rFonts w:asciiTheme="minorHAnsi" w:hAnsiTheme="minorHAnsi" w:cstheme="minorHAnsi"/>
              </w:rPr>
              <w:t>Start date</w:t>
            </w:r>
          </w:p>
        </w:tc>
        <w:tc>
          <w:tcPr>
            <w:tcW w:w="3006" w:type="dxa"/>
          </w:tcPr>
          <w:p w14:paraId="5780C5F1" w14:textId="3908FFD3" w:rsidR="0019445C" w:rsidRPr="0019445C" w:rsidRDefault="0019445C" w:rsidP="008C1E9F">
            <w:pPr>
              <w:rPr>
                <w:rFonts w:asciiTheme="minorHAnsi" w:hAnsiTheme="minorHAnsi" w:cstheme="minorHAnsi"/>
              </w:rPr>
            </w:pPr>
            <w:r w:rsidRPr="0019445C">
              <w:rPr>
                <w:rFonts w:asciiTheme="minorHAnsi" w:hAnsiTheme="minorHAnsi" w:cstheme="minorHAnsi"/>
              </w:rPr>
              <w:t>End date</w:t>
            </w:r>
          </w:p>
        </w:tc>
      </w:tr>
      <w:tr w:rsidR="0019445C" w14:paraId="68C8011F" w14:textId="77777777" w:rsidTr="0019445C">
        <w:tc>
          <w:tcPr>
            <w:tcW w:w="3005" w:type="dxa"/>
          </w:tcPr>
          <w:p w14:paraId="13ADD91A"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 xml:space="preserve">Project Proposal Submission </w:t>
            </w:r>
          </w:p>
          <w:p w14:paraId="0032607B" w14:textId="54EE7AEA" w:rsidR="0019445C" w:rsidRPr="0019445C" w:rsidRDefault="0019445C" w:rsidP="0019445C">
            <w:pPr>
              <w:rPr>
                <w:rFonts w:asciiTheme="minorHAnsi" w:hAnsiTheme="minorHAnsi" w:cstheme="minorHAnsi"/>
              </w:rPr>
            </w:pPr>
          </w:p>
        </w:tc>
        <w:tc>
          <w:tcPr>
            <w:tcW w:w="3005" w:type="dxa"/>
          </w:tcPr>
          <w:p w14:paraId="27ABF640" w14:textId="33453BC6" w:rsidR="0019445C" w:rsidRPr="0019445C" w:rsidRDefault="007027F9" w:rsidP="008C1E9F">
            <w:pPr>
              <w:rPr>
                <w:rFonts w:asciiTheme="minorHAnsi" w:hAnsiTheme="minorHAnsi" w:cstheme="minorHAnsi"/>
              </w:rPr>
            </w:pPr>
            <w:r>
              <w:rPr>
                <w:rFonts w:asciiTheme="minorHAnsi" w:hAnsiTheme="minorHAnsi" w:cstheme="minorHAnsi"/>
              </w:rPr>
              <w:t>5 August 2024</w:t>
            </w:r>
          </w:p>
        </w:tc>
        <w:tc>
          <w:tcPr>
            <w:tcW w:w="3006" w:type="dxa"/>
          </w:tcPr>
          <w:p w14:paraId="0B12BC21" w14:textId="1401B165" w:rsidR="0019445C" w:rsidRPr="0019445C" w:rsidRDefault="007027F9" w:rsidP="008C1E9F">
            <w:pPr>
              <w:rPr>
                <w:rFonts w:asciiTheme="minorHAnsi" w:hAnsiTheme="minorHAnsi" w:cstheme="minorHAnsi"/>
              </w:rPr>
            </w:pPr>
            <w:r>
              <w:rPr>
                <w:rFonts w:asciiTheme="minorHAnsi" w:hAnsiTheme="minorHAnsi" w:cstheme="minorHAnsi"/>
              </w:rPr>
              <w:t>9 August 2024</w:t>
            </w:r>
          </w:p>
        </w:tc>
      </w:tr>
      <w:tr w:rsidR="0019445C" w14:paraId="196725F9" w14:textId="77777777" w:rsidTr="0019445C">
        <w:tc>
          <w:tcPr>
            <w:tcW w:w="3005" w:type="dxa"/>
          </w:tcPr>
          <w:p w14:paraId="5BEE5652"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Business Case Submission</w:t>
            </w:r>
          </w:p>
          <w:p w14:paraId="5BDFF8DF" w14:textId="2F7F5401" w:rsidR="0019445C" w:rsidRPr="0019445C" w:rsidRDefault="0019445C" w:rsidP="0019445C">
            <w:pPr>
              <w:rPr>
                <w:rFonts w:asciiTheme="minorHAnsi" w:hAnsiTheme="minorHAnsi" w:cstheme="minorHAnsi"/>
              </w:rPr>
            </w:pPr>
          </w:p>
        </w:tc>
        <w:tc>
          <w:tcPr>
            <w:tcW w:w="3005" w:type="dxa"/>
          </w:tcPr>
          <w:p w14:paraId="3A5B7175" w14:textId="2F8E4C26" w:rsidR="0019445C" w:rsidRPr="0019445C" w:rsidRDefault="007027F9" w:rsidP="008C1E9F">
            <w:pPr>
              <w:rPr>
                <w:rFonts w:asciiTheme="minorHAnsi" w:hAnsiTheme="minorHAnsi" w:cstheme="minorHAnsi"/>
              </w:rPr>
            </w:pPr>
            <w:r>
              <w:rPr>
                <w:rFonts w:asciiTheme="minorHAnsi" w:hAnsiTheme="minorHAnsi" w:cstheme="minorHAnsi"/>
              </w:rPr>
              <w:t>26 August 2024</w:t>
            </w:r>
          </w:p>
        </w:tc>
        <w:tc>
          <w:tcPr>
            <w:tcW w:w="3006" w:type="dxa"/>
          </w:tcPr>
          <w:p w14:paraId="611C654D" w14:textId="147A2678" w:rsidR="0019445C" w:rsidRPr="0019445C" w:rsidRDefault="007027F9" w:rsidP="008C1E9F">
            <w:pPr>
              <w:rPr>
                <w:rFonts w:asciiTheme="minorHAnsi" w:hAnsiTheme="minorHAnsi" w:cstheme="minorHAnsi"/>
              </w:rPr>
            </w:pPr>
            <w:r>
              <w:rPr>
                <w:rFonts w:asciiTheme="minorHAnsi" w:hAnsiTheme="minorHAnsi" w:cstheme="minorHAnsi"/>
              </w:rPr>
              <w:t>30 August 2024</w:t>
            </w:r>
          </w:p>
        </w:tc>
      </w:tr>
      <w:tr w:rsidR="0019445C" w14:paraId="46BCA403" w14:textId="77777777" w:rsidTr="0019445C">
        <w:tc>
          <w:tcPr>
            <w:tcW w:w="3005" w:type="dxa"/>
          </w:tcPr>
          <w:p w14:paraId="42C66735"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Requirements, Specifications and Technical Design Submission</w:t>
            </w:r>
          </w:p>
          <w:p w14:paraId="2528839F" w14:textId="6973F436" w:rsidR="0019445C" w:rsidRPr="0019445C" w:rsidRDefault="0019445C" w:rsidP="0019445C">
            <w:pPr>
              <w:rPr>
                <w:rFonts w:asciiTheme="minorHAnsi" w:hAnsiTheme="minorHAnsi" w:cstheme="minorHAnsi"/>
              </w:rPr>
            </w:pPr>
          </w:p>
        </w:tc>
        <w:tc>
          <w:tcPr>
            <w:tcW w:w="3005" w:type="dxa"/>
          </w:tcPr>
          <w:p w14:paraId="1E4E2D27" w14:textId="140CD8E6" w:rsidR="0019445C" w:rsidRPr="0019445C" w:rsidRDefault="007027F9" w:rsidP="008C1E9F">
            <w:pPr>
              <w:rPr>
                <w:rFonts w:asciiTheme="minorHAnsi" w:hAnsiTheme="minorHAnsi" w:cstheme="minorHAnsi"/>
              </w:rPr>
            </w:pPr>
            <w:r>
              <w:rPr>
                <w:rFonts w:asciiTheme="minorHAnsi" w:hAnsiTheme="minorHAnsi" w:cstheme="minorHAnsi"/>
              </w:rPr>
              <w:t>23 September 2024</w:t>
            </w:r>
          </w:p>
        </w:tc>
        <w:tc>
          <w:tcPr>
            <w:tcW w:w="3006" w:type="dxa"/>
          </w:tcPr>
          <w:p w14:paraId="3826E219" w14:textId="0CFF86E9" w:rsidR="0019445C" w:rsidRPr="0019445C" w:rsidRDefault="007027F9" w:rsidP="008C1E9F">
            <w:pPr>
              <w:rPr>
                <w:rFonts w:asciiTheme="minorHAnsi" w:hAnsiTheme="minorHAnsi" w:cstheme="minorHAnsi"/>
              </w:rPr>
            </w:pPr>
            <w:r>
              <w:rPr>
                <w:rFonts w:asciiTheme="minorHAnsi" w:hAnsiTheme="minorHAnsi" w:cstheme="minorHAnsi"/>
              </w:rPr>
              <w:t>27 September 2024</w:t>
            </w:r>
          </w:p>
        </w:tc>
      </w:tr>
      <w:tr w:rsidR="0019445C" w14:paraId="18D7EAF1" w14:textId="77777777" w:rsidTr="0019445C">
        <w:tc>
          <w:tcPr>
            <w:tcW w:w="3005" w:type="dxa"/>
          </w:tcPr>
          <w:p w14:paraId="206C9B87"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lastRenderedPageBreak/>
              <w:t>Implementation Documentation Submission</w:t>
            </w:r>
          </w:p>
          <w:p w14:paraId="4DECD324" w14:textId="29650985" w:rsidR="0019445C" w:rsidRPr="0019445C" w:rsidRDefault="0019445C" w:rsidP="0019445C">
            <w:pPr>
              <w:rPr>
                <w:rFonts w:asciiTheme="minorHAnsi" w:hAnsiTheme="minorHAnsi" w:cstheme="minorHAnsi"/>
              </w:rPr>
            </w:pPr>
          </w:p>
        </w:tc>
        <w:tc>
          <w:tcPr>
            <w:tcW w:w="3005" w:type="dxa"/>
          </w:tcPr>
          <w:p w14:paraId="116CF3EF" w14:textId="5097C13A" w:rsidR="0019445C" w:rsidRPr="0019445C" w:rsidRDefault="007027F9" w:rsidP="008C1E9F">
            <w:pPr>
              <w:rPr>
                <w:rFonts w:asciiTheme="minorHAnsi" w:hAnsiTheme="minorHAnsi" w:cstheme="minorHAnsi"/>
              </w:rPr>
            </w:pPr>
            <w:r>
              <w:rPr>
                <w:rFonts w:asciiTheme="minorHAnsi" w:hAnsiTheme="minorHAnsi" w:cstheme="minorHAnsi"/>
              </w:rPr>
              <w:t>14 October 2024</w:t>
            </w:r>
          </w:p>
        </w:tc>
        <w:tc>
          <w:tcPr>
            <w:tcW w:w="3006" w:type="dxa"/>
          </w:tcPr>
          <w:p w14:paraId="1BD6C1DD" w14:textId="7EB26916" w:rsidR="0019445C" w:rsidRPr="0019445C" w:rsidRDefault="007027F9" w:rsidP="008C1E9F">
            <w:pPr>
              <w:rPr>
                <w:rFonts w:asciiTheme="minorHAnsi" w:hAnsiTheme="minorHAnsi" w:cstheme="minorHAnsi"/>
              </w:rPr>
            </w:pPr>
            <w:r>
              <w:rPr>
                <w:rFonts w:asciiTheme="minorHAnsi" w:hAnsiTheme="minorHAnsi" w:cstheme="minorHAnsi"/>
              </w:rPr>
              <w:t>18 October 2024</w:t>
            </w:r>
          </w:p>
        </w:tc>
      </w:tr>
      <w:tr w:rsidR="0019445C" w14:paraId="7983C913" w14:textId="77777777" w:rsidTr="0019445C">
        <w:tc>
          <w:tcPr>
            <w:tcW w:w="3005" w:type="dxa"/>
          </w:tcPr>
          <w:p w14:paraId="242B0331"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Presentation</w:t>
            </w:r>
          </w:p>
          <w:p w14:paraId="2E5CE71C" w14:textId="0FAB8D5D" w:rsidR="0019445C" w:rsidRPr="0019445C" w:rsidRDefault="0019445C" w:rsidP="0019445C">
            <w:pPr>
              <w:rPr>
                <w:rFonts w:asciiTheme="minorHAnsi" w:hAnsiTheme="minorHAnsi" w:cstheme="minorHAnsi"/>
              </w:rPr>
            </w:pPr>
          </w:p>
        </w:tc>
        <w:tc>
          <w:tcPr>
            <w:tcW w:w="3005" w:type="dxa"/>
          </w:tcPr>
          <w:p w14:paraId="3D1AE28E" w14:textId="7B4C4259" w:rsidR="0019445C" w:rsidRPr="0019445C" w:rsidRDefault="007027F9" w:rsidP="008C1E9F">
            <w:pPr>
              <w:rPr>
                <w:rFonts w:asciiTheme="minorHAnsi" w:hAnsiTheme="minorHAnsi" w:cstheme="minorHAnsi"/>
              </w:rPr>
            </w:pPr>
            <w:r>
              <w:rPr>
                <w:rFonts w:asciiTheme="minorHAnsi" w:hAnsiTheme="minorHAnsi" w:cstheme="minorHAnsi"/>
              </w:rPr>
              <w:t>4 November 2024</w:t>
            </w:r>
          </w:p>
        </w:tc>
        <w:tc>
          <w:tcPr>
            <w:tcW w:w="3006" w:type="dxa"/>
          </w:tcPr>
          <w:p w14:paraId="4B724311" w14:textId="0D4581EC" w:rsidR="0019445C" w:rsidRPr="0019445C" w:rsidRDefault="007027F9" w:rsidP="008C1E9F">
            <w:pPr>
              <w:rPr>
                <w:rFonts w:asciiTheme="minorHAnsi" w:hAnsiTheme="minorHAnsi" w:cstheme="minorHAnsi"/>
              </w:rPr>
            </w:pPr>
            <w:r>
              <w:rPr>
                <w:rFonts w:asciiTheme="minorHAnsi" w:hAnsiTheme="minorHAnsi" w:cstheme="minorHAnsi"/>
              </w:rPr>
              <w:t>8 November 2024</w:t>
            </w:r>
          </w:p>
        </w:tc>
      </w:tr>
      <w:tr w:rsidR="0019445C" w14:paraId="71DC1769" w14:textId="77777777" w:rsidTr="0019445C">
        <w:tc>
          <w:tcPr>
            <w:tcW w:w="3005" w:type="dxa"/>
          </w:tcPr>
          <w:p w14:paraId="4FC5DF4E" w14:textId="435ACFAC" w:rsidR="0019445C" w:rsidRPr="0019445C" w:rsidRDefault="0019445C" w:rsidP="008C1E9F">
            <w:pPr>
              <w:rPr>
                <w:rFonts w:asciiTheme="minorHAnsi" w:hAnsiTheme="minorHAnsi" w:cstheme="minorHAnsi"/>
              </w:rPr>
            </w:pPr>
            <w:r w:rsidRPr="0019445C">
              <w:rPr>
                <w:rFonts w:asciiTheme="minorHAnsi" w:hAnsiTheme="minorHAnsi" w:cstheme="minorHAnsi"/>
              </w:rPr>
              <w:t>Final Documents and System Submission</w:t>
            </w:r>
          </w:p>
        </w:tc>
        <w:tc>
          <w:tcPr>
            <w:tcW w:w="3005" w:type="dxa"/>
          </w:tcPr>
          <w:p w14:paraId="7514817C" w14:textId="202DF259" w:rsidR="0019445C" w:rsidRPr="0019445C" w:rsidRDefault="007027F9" w:rsidP="008C1E9F">
            <w:pPr>
              <w:rPr>
                <w:rFonts w:asciiTheme="minorHAnsi" w:hAnsiTheme="minorHAnsi" w:cstheme="minorHAnsi"/>
              </w:rPr>
            </w:pPr>
            <w:r>
              <w:rPr>
                <w:rFonts w:asciiTheme="minorHAnsi" w:hAnsiTheme="minorHAnsi" w:cstheme="minorHAnsi"/>
              </w:rPr>
              <w:t>11 November 2024</w:t>
            </w:r>
          </w:p>
        </w:tc>
        <w:tc>
          <w:tcPr>
            <w:tcW w:w="3006" w:type="dxa"/>
          </w:tcPr>
          <w:p w14:paraId="2EB85D32" w14:textId="628C33C1" w:rsidR="0019445C" w:rsidRPr="0019445C" w:rsidRDefault="007027F9" w:rsidP="008C1E9F">
            <w:pPr>
              <w:rPr>
                <w:rFonts w:asciiTheme="minorHAnsi" w:hAnsiTheme="minorHAnsi" w:cstheme="minorHAnsi"/>
              </w:rPr>
            </w:pPr>
            <w:r>
              <w:rPr>
                <w:rFonts w:asciiTheme="minorHAnsi" w:hAnsiTheme="minorHAnsi" w:cstheme="minorHAnsi"/>
              </w:rPr>
              <w:t>15 November 2024</w:t>
            </w:r>
          </w:p>
        </w:tc>
      </w:tr>
    </w:tbl>
    <w:p w14:paraId="3AB1B965" w14:textId="77777777" w:rsidR="0019445C" w:rsidRDefault="0019445C" w:rsidP="008C1E9F"/>
    <w:p w14:paraId="2CF73339" w14:textId="3D01FD8B" w:rsidR="007027F9" w:rsidRDefault="007027F9" w:rsidP="008C1E9F">
      <w:r>
        <w:t>(need to caption table if used)</w:t>
      </w:r>
    </w:p>
    <w:p w14:paraId="040F704B" w14:textId="571835C6" w:rsidR="00437027" w:rsidRDefault="00437027" w:rsidP="008C1E9F">
      <w:r>
        <w:t xml:space="preserve">Each major deliverable requires that the minor deliverables be </w:t>
      </w:r>
      <w:proofErr w:type="gramStart"/>
      <w:r>
        <w:t>completed  before</w:t>
      </w:r>
      <w:proofErr w:type="gramEnd"/>
      <w:r>
        <w:t xml:space="preserve"> it can be completed.</w:t>
      </w:r>
    </w:p>
    <w:p w14:paraId="3FE1D6EF" w14:textId="4C72B9DC" w:rsidR="0019445C" w:rsidRDefault="0019445C" w:rsidP="008C1E9F">
      <w:r>
        <w:t>The work is split up evenly between the group members, the work done by a member is reviewed by the other members to ensure that the information is relevant and well structured.</w:t>
      </w:r>
    </w:p>
    <w:p w14:paraId="0E635BD6" w14:textId="74D22FE8" w:rsidR="00F60988" w:rsidRDefault="00F60988" w:rsidP="008C1E9F">
      <w:r>
        <w:t>Communication</w:t>
      </w:r>
      <w:r w:rsidR="003B3F0E">
        <w:t xml:space="preserve">: </w:t>
      </w:r>
    </w:p>
    <w:p w14:paraId="50E3213C" w14:textId="2AD2F845" w:rsidR="00F60988" w:rsidRDefault="00F60988" w:rsidP="008C1E9F">
      <w:r>
        <w:t>Discord – main line of communication</w:t>
      </w:r>
      <w:r w:rsidR="003B3F0E">
        <w:t xml:space="preserve"> </w:t>
      </w:r>
    </w:p>
    <w:p w14:paraId="4FF9F752" w14:textId="290850EF" w:rsidR="00F60988" w:rsidRDefault="00F60988" w:rsidP="008C1E9F">
      <w:r>
        <w:t>Outlook (email) – Backup line of communication if there is an issue with Discord.</w:t>
      </w:r>
    </w:p>
    <w:p w14:paraId="3CAA3FD5" w14:textId="38DE996A" w:rsidR="00F60988" w:rsidRDefault="00F60988" w:rsidP="008C1E9F"/>
    <w:p w14:paraId="0ADB91B8" w14:textId="77777777" w:rsidR="0019445C" w:rsidRDefault="0019445C" w:rsidP="008C1E9F"/>
    <w:p w14:paraId="14F8EA91" w14:textId="071B4553" w:rsidR="00063BF2" w:rsidRDefault="00063BF2" w:rsidP="00063BF2">
      <w:pPr>
        <w:pStyle w:val="Heading1"/>
      </w:pPr>
      <w:bookmarkStart w:id="6" w:name="_Toc174435148"/>
      <w:r>
        <w:t>Risk Analysis</w:t>
      </w:r>
      <w:bookmarkEnd w:id="6"/>
    </w:p>
    <w:p w14:paraId="5DEFEBE3" w14:textId="77777777" w:rsidR="00063BF2" w:rsidRDefault="00063BF2"/>
    <w:p w14:paraId="272568AF" w14:textId="4833DB19" w:rsidR="00873002" w:rsidRDefault="00873002"/>
    <w:p w14:paraId="08692EF8" w14:textId="77777777" w:rsidR="00873002" w:rsidRDefault="00873002">
      <w:r>
        <w:br w:type="page"/>
      </w:r>
    </w:p>
    <w:sdt>
      <w:sdtPr>
        <w:rPr>
          <w:rFonts w:asciiTheme="minorHAnsi" w:eastAsiaTheme="minorHAnsi" w:hAnsiTheme="minorHAnsi" w:cstheme="minorBidi"/>
          <w:b w:val="0"/>
          <w:bCs w:val="0"/>
          <w:sz w:val="24"/>
          <w:szCs w:val="24"/>
        </w:rPr>
        <w:id w:val="1369491354"/>
        <w:docPartObj>
          <w:docPartGallery w:val="Bibliographies"/>
          <w:docPartUnique/>
        </w:docPartObj>
      </w:sdtPr>
      <w:sdtContent>
        <w:p w14:paraId="463B8E40" w14:textId="66460F94" w:rsidR="00873002" w:rsidRDefault="00873002">
          <w:pPr>
            <w:pStyle w:val="Heading1"/>
          </w:pPr>
          <w:r>
            <w:t>Bibliography</w:t>
          </w:r>
        </w:p>
        <w:sdt>
          <w:sdtPr>
            <w:id w:val="111145805"/>
            <w:bibliography/>
          </w:sdtPr>
          <w:sdtContent>
            <w:p w14:paraId="35641FAC" w14:textId="77777777" w:rsidR="00C33300" w:rsidRPr="00C33300" w:rsidRDefault="00873002" w:rsidP="00C33300">
              <w:pPr>
                <w:pStyle w:val="Bibliography"/>
                <w:rPr>
                  <w:rFonts w:ascii="Arial" w:hAnsi="Arial" w:cs="Arial"/>
                  <w:kern w:val="0"/>
                </w:rPr>
              </w:pPr>
              <w:r>
                <w:fldChar w:fldCharType="begin"/>
              </w:r>
              <w:r w:rsidR="0032458E">
                <w:instrText xml:space="preserve"> ADDIN ZOTERO_BIBL {"uncited":[["http://zotero.org/groups/5631381/items/B8IWTLJ3"],["http://zotero.org/groups/5631381/items/ZSMQCS8Q"],["http://zotero.org/groups/5631381/items/B6KQKAL8"]],"omitted":[],"custom":[]} CSL_BIBLIOGRAPHY </w:instrText>
              </w:r>
              <w:r>
                <w:fldChar w:fldCharType="separate"/>
              </w:r>
              <w:r w:rsidR="00C33300" w:rsidRPr="00C33300">
                <w:rPr>
                  <w:rFonts w:ascii="Arial" w:hAnsi="Arial" w:cs="Arial"/>
                  <w:i/>
                  <w:iCs/>
                  <w:kern w:val="0"/>
                </w:rPr>
                <w:t>About Yummly | Yummly</w:t>
              </w:r>
              <w:r w:rsidR="00C33300" w:rsidRPr="00C33300">
                <w:rPr>
                  <w:rFonts w:ascii="Arial" w:hAnsi="Arial" w:cs="Arial"/>
                  <w:kern w:val="0"/>
                </w:rPr>
                <w:t>. (n.d.). Retrieved 23 August 2024, from https://www.yummly.com/about</w:t>
              </w:r>
            </w:p>
            <w:p w14:paraId="5D1FEA37" w14:textId="77777777" w:rsidR="00C33300" w:rsidRPr="00C33300" w:rsidRDefault="00C33300" w:rsidP="00C33300">
              <w:pPr>
                <w:pStyle w:val="Bibliography"/>
                <w:rPr>
                  <w:rFonts w:ascii="Arial" w:hAnsi="Arial" w:cs="Arial"/>
                  <w:kern w:val="0"/>
                </w:rPr>
              </w:pPr>
              <w:r w:rsidRPr="00C33300">
                <w:rPr>
                  <w:rFonts w:ascii="Arial" w:hAnsi="Arial" w:cs="Arial"/>
                  <w:kern w:val="0"/>
                </w:rPr>
                <w:t xml:space="preserve">Botev, V. (2018, July 30). </w:t>
              </w:r>
              <w:r w:rsidRPr="00C33300">
                <w:rPr>
                  <w:rFonts w:ascii="Arial" w:hAnsi="Arial" w:cs="Arial"/>
                  <w:i/>
                  <w:iCs/>
                  <w:kern w:val="0"/>
                </w:rPr>
                <w:t>Recipe App Case Study</w:t>
              </w:r>
              <w:r w:rsidRPr="00C33300">
                <w:rPr>
                  <w:rFonts w:ascii="Arial" w:hAnsi="Arial" w:cs="Arial"/>
                  <w:kern w:val="0"/>
                </w:rPr>
                <w:t>. https://medium.com/@velichko.botev/recipe-app-case-study-986af9c28207#8cc6</w:t>
              </w:r>
            </w:p>
            <w:p w14:paraId="2C692CED" w14:textId="77777777" w:rsidR="00C33300" w:rsidRPr="00C33300" w:rsidRDefault="00C33300" w:rsidP="00C33300">
              <w:pPr>
                <w:pStyle w:val="Bibliography"/>
                <w:rPr>
                  <w:rFonts w:ascii="Arial" w:hAnsi="Arial" w:cs="Arial"/>
                  <w:kern w:val="0"/>
                </w:rPr>
              </w:pPr>
              <w:r w:rsidRPr="00C33300">
                <w:rPr>
                  <w:rFonts w:ascii="Arial" w:hAnsi="Arial" w:cs="Arial"/>
                  <w:i/>
                  <w:iCs/>
                  <w:kern w:val="0"/>
                </w:rPr>
                <w:t>ITPV302_Project_Plan</w:t>
              </w:r>
              <w:r w:rsidRPr="00C33300">
                <w:rPr>
                  <w:rFonts w:ascii="Arial" w:hAnsi="Arial" w:cs="Arial"/>
                  <w:kern w:val="0"/>
                </w:rPr>
                <w:t>. (n.d.). GitHub. Retrieved 24 August 2024, from https://github.com/users/NathanTh3Gr3at/projects/3/views/4</w:t>
              </w:r>
            </w:p>
            <w:p w14:paraId="59ED5DFB" w14:textId="77777777" w:rsidR="00C33300" w:rsidRPr="00C33300" w:rsidRDefault="00C33300" w:rsidP="00C33300">
              <w:pPr>
                <w:pStyle w:val="Bibliography"/>
                <w:rPr>
                  <w:rFonts w:ascii="Arial" w:hAnsi="Arial" w:cs="Arial"/>
                  <w:kern w:val="0"/>
                </w:rPr>
              </w:pPr>
              <w:r w:rsidRPr="00C33300">
                <w:rPr>
                  <w:rFonts w:ascii="Arial" w:hAnsi="Arial" w:cs="Arial"/>
                  <w:kern w:val="0"/>
                </w:rPr>
                <w:t xml:space="preserve">Monsivais, P., Aggarwal, A., &amp; Drewnowski, A. (2014). Time Spent on Home Food Preparation and Indicators of Healthy Eating. </w:t>
              </w:r>
              <w:r w:rsidRPr="00C33300">
                <w:rPr>
                  <w:rFonts w:ascii="Arial" w:hAnsi="Arial" w:cs="Arial"/>
                  <w:i/>
                  <w:iCs/>
                  <w:kern w:val="0"/>
                </w:rPr>
                <w:t>American Journal of Preventive Medicine</w:t>
              </w:r>
              <w:r w:rsidRPr="00C33300">
                <w:rPr>
                  <w:rFonts w:ascii="Arial" w:hAnsi="Arial" w:cs="Arial"/>
                  <w:kern w:val="0"/>
                </w:rPr>
                <w:t xml:space="preserve">, </w:t>
              </w:r>
              <w:r w:rsidRPr="00C33300">
                <w:rPr>
                  <w:rFonts w:ascii="Arial" w:hAnsi="Arial" w:cs="Arial"/>
                  <w:i/>
                  <w:iCs/>
                  <w:kern w:val="0"/>
                </w:rPr>
                <w:t>47</w:t>
              </w:r>
              <w:r w:rsidRPr="00C33300">
                <w:rPr>
                  <w:rFonts w:ascii="Arial" w:hAnsi="Arial" w:cs="Arial"/>
                  <w:kern w:val="0"/>
                </w:rPr>
                <w:t>(6), 796–802. https://doi.org/10.1016/j.amepre.2014.07.033</w:t>
              </w:r>
            </w:p>
            <w:p w14:paraId="023B56E1" w14:textId="77777777" w:rsidR="00C33300" w:rsidRPr="00C33300" w:rsidRDefault="00C33300" w:rsidP="00C33300">
              <w:pPr>
                <w:pStyle w:val="Bibliography"/>
                <w:rPr>
                  <w:rFonts w:ascii="Arial" w:hAnsi="Arial" w:cs="Arial"/>
                  <w:kern w:val="0"/>
                </w:rPr>
              </w:pPr>
              <w:r w:rsidRPr="00C33300">
                <w:rPr>
                  <w:rFonts w:ascii="Arial" w:hAnsi="Arial" w:cs="Arial"/>
                  <w:kern w:val="0"/>
                </w:rPr>
                <w:t xml:space="preserve">RDN, J. H., MS. (2022, May 11). </w:t>
              </w:r>
              <w:r w:rsidRPr="00C33300">
                <w:rPr>
                  <w:rFonts w:ascii="Arial" w:hAnsi="Arial" w:cs="Arial"/>
                  <w:i/>
                  <w:iCs/>
                  <w:kern w:val="0"/>
                </w:rPr>
                <w:t>What to do when you’re Unmotivated to Cook?</w:t>
              </w:r>
              <w:r w:rsidRPr="00C33300">
                <w:rPr>
                  <w:rFonts w:ascii="Arial" w:hAnsi="Arial" w:cs="Arial"/>
                  <w:kern w:val="0"/>
                </w:rPr>
                <w:t xml:space="preserve"> The Kitchen Invitation. https://thekitcheninvitation.com/what-to-do-when-youre-unmotivated-to-cook/</w:t>
              </w:r>
            </w:p>
            <w:p w14:paraId="3980B068" w14:textId="77777777" w:rsidR="00C33300" w:rsidRPr="00C33300" w:rsidRDefault="00C33300" w:rsidP="00C33300">
              <w:pPr>
                <w:pStyle w:val="Bibliography"/>
                <w:rPr>
                  <w:rFonts w:ascii="Arial" w:hAnsi="Arial" w:cs="Arial"/>
                  <w:kern w:val="0"/>
                </w:rPr>
              </w:pPr>
              <w:r w:rsidRPr="00C33300">
                <w:rPr>
                  <w:rFonts w:ascii="Arial" w:hAnsi="Arial" w:cs="Arial"/>
                  <w:kern w:val="0"/>
                </w:rPr>
                <w:t xml:space="preserve">Sergey </w:t>
              </w:r>
              <w:proofErr w:type="spellStart"/>
              <w:r w:rsidRPr="00C33300">
                <w:rPr>
                  <w:rFonts w:ascii="Arial" w:hAnsi="Arial" w:cs="Arial"/>
                  <w:kern w:val="0"/>
                </w:rPr>
                <w:t>Melashich</w:t>
              </w:r>
              <w:proofErr w:type="spellEnd"/>
              <w:r w:rsidRPr="00C33300">
                <w:rPr>
                  <w:rFonts w:ascii="Arial" w:hAnsi="Arial" w:cs="Arial"/>
                  <w:kern w:val="0"/>
                </w:rPr>
                <w:t xml:space="preserve">. (2024, June 10). </w:t>
              </w:r>
              <w:r w:rsidRPr="00C33300">
                <w:rPr>
                  <w:rFonts w:ascii="Arial" w:hAnsi="Arial" w:cs="Arial"/>
                  <w:i/>
                  <w:iCs/>
                  <w:kern w:val="0"/>
                </w:rPr>
                <w:t>Main Points of Food Recipe App Development</w:t>
              </w:r>
              <w:r w:rsidRPr="00C33300">
                <w:rPr>
                  <w:rFonts w:ascii="Arial" w:hAnsi="Arial" w:cs="Arial"/>
                  <w:kern w:val="0"/>
                </w:rPr>
                <w:t>. Agilie.Com. https://agilie.com/blog/main-points-of-food-recipe-app-development</w:t>
              </w:r>
            </w:p>
            <w:p w14:paraId="18FC683E" w14:textId="77777777" w:rsidR="00C33300" w:rsidRPr="00C33300" w:rsidRDefault="00C33300" w:rsidP="00C33300">
              <w:pPr>
                <w:pStyle w:val="Bibliography"/>
                <w:rPr>
                  <w:rFonts w:ascii="Arial" w:hAnsi="Arial" w:cs="Arial"/>
                  <w:kern w:val="0"/>
                </w:rPr>
              </w:pPr>
              <w:proofErr w:type="spellStart"/>
              <w:r w:rsidRPr="00C33300">
                <w:rPr>
                  <w:rFonts w:ascii="Arial" w:hAnsi="Arial" w:cs="Arial"/>
                  <w:i/>
                  <w:iCs/>
                  <w:kern w:val="0"/>
                </w:rPr>
                <w:t>Supercook</w:t>
              </w:r>
              <w:proofErr w:type="spellEnd"/>
              <w:r w:rsidRPr="00C33300">
                <w:rPr>
                  <w:rFonts w:ascii="Arial" w:hAnsi="Arial" w:cs="Arial"/>
                  <w:i/>
                  <w:iCs/>
                  <w:kern w:val="0"/>
                </w:rPr>
                <w:t>: Recipe search by ingredients you have at home</w:t>
              </w:r>
              <w:r w:rsidRPr="00C33300">
                <w:rPr>
                  <w:rFonts w:ascii="Arial" w:hAnsi="Arial" w:cs="Arial"/>
                  <w:kern w:val="0"/>
                </w:rPr>
                <w:t>. (n.d.). Retrieved 24 August 2024, from https://www.supercook.com/#/desktop</w:t>
              </w:r>
            </w:p>
            <w:p w14:paraId="2637D091" w14:textId="77777777" w:rsidR="00C33300" w:rsidRPr="00C33300" w:rsidRDefault="00C33300" w:rsidP="00C33300">
              <w:pPr>
                <w:pStyle w:val="Bibliography"/>
                <w:rPr>
                  <w:rFonts w:ascii="Arial" w:hAnsi="Arial" w:cs="Arial"/>
                  <w:kern w:val="0"/>
                </w:rPr>
              </w:pPr>
              <w:r w:rsidRPr="00C33300">
                <w:rPr>
                  <w:rFonts w:ascii="Arial" w:hAnsi="Arial" w:cs="Arial"/>
                  <w:i/>
                  <w:iCs/>
                  <w:kern w:val="0"/>
                </w:rPr>
                <w:t>The Best Cooking Apps of 2024</w:t>
              </w:r>
              <w:r w:rsidRPr="00C33300">
                <w:rPr>
                  <w:rFonts w:ascii="Arial" w:hAnsi="Arial" w:cs="Arial"/>
                  <w:kern w:val="0"/>
                </w:rPr>
                <w:t>. (n.d.). BestApp.Com. Retrieved 20 August 2024, from https://www.bestapp.com/best-recipe-apps/</w:t>
              </w:r>
            </w:p>
            <w:p w14:paraId="63A33298" w14:textId="2AFC4631" w:rsidR="008D54ED" w:rsidRDefault="00873002" w:rsidP="008D54ED">
              <w:pPr>
                <w:pStyle w:val="Bibliography"/>
                <w:ind w:left="720" w:hanging="720"/>
                <w:rPr>
                  <w:noProof/>
                  <w:kern w:val="0"/>
                  <w14:ligatures w14:val="none"/>
                </w:rPr>
              </w:pPr>
              <w:r>
                <w:fldChar w:fldCharType="end"/>
              </w:r>
              <w:r w:rsidR="008D54ED" w:rsidRPr="008D54ED">
                <w:t xml:space="preserve"> </w:t>
              </w:r>
            </w:p>
            <w:sdt>
              <w:sdtPr>
                <w:id w:val="2093822292"/>
                <w:bibliography/>
              </w:sdtPr>
              <w:sdtContent>
                <w:p w14:paraId="61294A42" w14:textId="1DB1EB18" w:rsidR="003566D6" w:rsidRDefault="003566D6" w:rsidP="003566D6">
                  <w:pPr>
                    <w:pStyle w:val="Bibliography"/>
                  </w:pPr>
                </w:p>
                <w:p w14:paraId="06D8EE21" w14:textId="5E91AC49" w:rsidR="008D54ED" w:rsidRDefault="00000000" w:rsidP="003566D6"/>
              </w:sdtContent>
            </w:sdt>
            <w:p w14:paraId="75CD02E4" w14:textId="4B341399" w:rsidR="00873002" w:rsidRDefault="00000000"/>
          </w:sdtContent>
        </w:sdt>
      </w:sdtContent>
    </w:sdt>
    <w:p w14:paraId="7612E9D2" w14:textId="486105B1" w:rsidR="00873002" w:rsidRDefault="00873002"/>
    <w:p w14:paraId="45AE3BAB" w14:textId="77777777" w:rsidR="00063BF2" w:rsidRDefault="00063BF2"/>
    <w:sectPr w:rsidR="00063BF2" w:rsidSect="00063BF2">
      <w:footerReference w:type="default" r:id="rId1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06C190" w14:textId="77777777" w:rsidR="00095F7B" w:rsidRDefault="00095F7B" w:rsidP="00063BF2">
      <w:pPr>
        <w:spacing w:after="0" w:line="240" w:lineRule="auto"/>
      </w:pPr>
      <w:r>
        <w:separator/>
      </w:r>
    </w:p>
  </w:endnote>
  <w:endnote w:type="continuationSeparator" w:id="0">
    <w:p w14:paraId="791461E9" w14:textId="77777777" w:rsidR="00095F7B" w:rsidRDefault="00095F7B"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1EEE7C" w14:textId="77777777" w:rsidR="00095F7B" w:rsidRDefault="00095F7B" w:rsidP="00063BF2">
      <w:pPr>
        <w:spacing w:after="0" w:line="240" w:lineRule="auto"/>
      </w:pPr>
      <w:r>
        <w:separator/>
      </w:r>
    </w:p>
  </w:footnote>
  <w:footnote w:type="continuationSeparator" w:id="0">
    <w:p w14:paraId="745730DC" w14:textId="77777777" w:rsidR="00095F7B" w:rsidRDefault="00095F7B"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63BF2"/>
    <w:rsid w:val="00095F7B"/>
    <w:rsid w:val="000A53EE"/>
    <w:rsid w:val="001001EB"/>
    <w:rsid w:val="00170029"/>
    <w:rsid w:val="0019445C"/>
    <w:rsid w:val="001B5037"/>
    <w:rsid w:val="00233A32"/>
    <w:rsid w:val="0032458E"/>
    <w:rsid w:val="003566D6"/>
    <w:rsid w:val="00375825"/>
    <w:rsid w:val="003B3F0E"/>
    <w:rsid w:val="00437027"/>
    <w:rsid w:val="00491EF7"/>
    <w:rsid w:val="004E2BB6"/>
    <w:rsid w:val="00554561"/>
    <w:rsid w:val="005B7E07"/>
    <w:rsid w:val="005F14B1"/>
    <w:rsid w:val="006027D9"/>
    <w:rsid w:val="00654A92"/>
    <w:rsid w:val="006B066E"/>
    <w:rsid w:val="006B079A"/>
    <w:rsid w:val="007027F9"/>
    <w:rsid w:val="00873002"/>
    <w:rsid w:val="0087780A"/>
    <w:rsid w:val="008C1E9F"/>
    <w:rsid w:val="008D54ED"/>
    <w:rsid w:val="008E3D97"/>
    <w:rsid w:val="00927EBE"/>
    <w:rsid w:val="0095276B"/>
    <w:rsid w:val="009B7943"/>
    <w:rsid w:val="009D6B3E"/>
    <w:rsid w:val="009E52CC"/>
    <w:rsid w:val="009F6B82"/>
    <w:rsid w:val="00AB0394"/>
    <w:rsid w:val="00AC53D6"/>
    <w:rsid w:val="00B3046E"/>
    <w:rsid w:val="00B4680F"/>
    <w:rsid w:val="00B8275D"/>
    <w:rsid w:val="00C053C3"/>
    <w:rsid w:val="00C33300"/>
    <w:rsid w:val="00C36371"/>
    <w:rsid w:val="00CC07D8"/>
    <w:rsid w:val="00CC3414"/>
    <w:rsid w:val="00CE6494"/>
    <w:rsid w:val="00D35522"/>
    <w:rsid w:val="00D6367F"/>
    <w:rsid w:val="00E2799D"/>
    <w:rsid w:val="00E425AB"/>
    <w:rsid w:val="00F0323E"/>
    <w:rsid w:val="00F34388"/>
    <w:rsid w:val="00F60988"/>
    <w:rsid w:val="00F744A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semiHidden/>
    <w:unhideWhenUsed/>
    <w:qFormat/>
    <w:rsid w:val="00063B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semiHidden/>
    <w:rsid w:val="00063B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E2BB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7175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214857197">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395402089">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60077292">
      <w:bodyDiv w:val="1"/>
      <w:marLeft w:val="0"/>
      <w:marRight w:val="0"/>
      <w:marTop w:val="0"/>
      <w:marBottom w:val="0"/>
      <w:divBdr>
        <w:top w:val="none" w:sz="0" w:space="0" w:color="auto"/>
        <w:left w:val="none" w:sz="0" w:space="0" w:color="auto"/>
        <w:bottom w:val="none" w:sz="0" w:space="0" w:color="auto"/>
        <w:right w:val="none" w:sz="0" w:space="0" w:color="auto"/>
      </w:divBdr>
    </w:div>
    <w:div w:id="466627461">
      <w:bodyDiv w:val="1"/>
      <w:marLeft w:val="0"/>
      <w:marRight w:val="0"/>
      <w:marTop w:val="0"/>
      <w:marBottom w:val="0"/>
      <w:divBdr>
        <w:top w:val="none" w:sz="0" w:space="0" w:color="auto"/>
        <w:left w:val="none" w:sz="0" w:space="0" w:color="auto"/>
        <w:bottom w:val="none" w:sz="0" w:space="0" w:color="auto"/>
        <w:right w:val="none" w:sz="0" w:space="0" w:color="auto"/>
      </w:divBdr>
    </w:div>
    <w:div w:id="494414685">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48805114">
      <w:bodyDiv w:val="1"/>
      <w:marLeft w:val="0"/>
      <w:marRight w:val="0"/>
      <w:marTop w:val="0"/>
      <w:marBottom w:val="0"/>
      <w:divBdr>
        <w:top w:val="none" w:sz="0" w:space="0" w:color="auto"/>
        <w:left w:val="none" w:sz="0" w:space="0" w:color="auto"/>
        <w:bottom w:val="none" w:sz="0" w:space="0" w:color="auto"/>
        <w:right w:val="none" w:sz="0" w:space="0" w:color="auto"/>
      </w:divBdr>
    </w:div>
    <w:div w:id="640767949">
      <w:bodyDiv w:val="1"/>
      <w:marLeft w:val="0"/>
      <w:marRight w:val="0"/>
      <w:marTop w:val="0"/>
      <w:marBottom w:val="0"/>
      <w:divBdr>
        <w:top w:val="none" w:sz="0" w:space="0" w:color="auto"/>
        <w:left w:val="none" w:sz="0" w:space="0" w:color="auto"/>
        <w:bottom w:val="none" w:sz="0" w:space="0" w:color="auto"/>
        <w:right w:val="none" w:sz="0" w:space="0" w:color="auto"/>
      </w:divBdr>
    </w:div>
    <w:div w:id="702559088">
      <w:bodyDiv w:val="1"/>
      <w:marLeft w:val="0"/>
      <w:marRight w:val="0"/>
      <w:marTop w:val="0"/>
      <w:marBottom w:val="0"/>
      <w:divBdr>
        <w:top w:val="none" w:sz="0" w:space="0" w:color="auto"/>
        <w:left w:val="none" w:sz="0" w:space="0" w:color="auto"/>
        <w:bottom w:val="none" w:sz="0" w:space="0" w:color="auto"/>
        <w:right w:val="none" w:sz="0" w:space="0" w:color="auto"/>
      </w:divBdr>
    </w:div>
    <w:div w:id="813109898">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83491316">
      <w:bodyDiv w:val="1"/>
      <w:marLeft w:val="0"/>
      <w:marRight w:val="0"/>
      <w:marTop w:val="0"/>
      <w:marBottom w:val="0"/>
      <w:divBdr>
        <w:top w:val="none" w:sz="0" w:space="0" w:color="auto"/>
        <w:left w:val="none" w:sz="0" w:space="0" w:color="auto"/>
        <w:bottom w:val="none" w:sz="0" w:space="0" w:color="auto"/>
        <w:right w:val="none" w:sz="0" w:space="0" w:color="auto"/>
      </w:divBdr>
    </w:div>
    <w:div w:id="904995733">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9306636">
      <w:bodyDiv w:val="1"/>
      <w:marLeft w:val="0"/>
      <w:marRight w:val="0"/>
      <w:marTop w:val="0"/>
      <w:marBottom w:val="0"/>
      <w:divBdr>
        <w:top w:val="none" w:sz="0" w:space="0" w:color="auto"/>
        <w:left w:val="none" w:sz="0" w:space="0" w:color="auto"/>
        <w:bottom w:val="none" w:sz="0" w:space="0" w:color="auto"/>
        <w:right w:val="none" w:sz="0" w:space="0" w:color="auto"/>
      </w:divBdr>
    </w:div>
    <w:div w:id="983853914">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81096657">
      <w:bodyDiv w:val="1"/>
      <w:marLeft w:val="0"/>
      <w:marRight w:val="0"/>
      <w:marTop w:val="0"/>
      <w:marBottom w:val="0"/>
      <w:divBdr>
        <w:top w:val="none" w:sz="0" w:space="0" w:color="auto"/>
        <w:left w:val="none" w:sz="0" w:space="0" w:color="auto"/>
        <w:bottom w:val="none" w:sz="0" w:space="0" w:color="auto"/>
        <w:right w:val="none" w:sz="0" w:space="0" w:color="auto"/>
      </w:divBdr>
    </w:div>
    <w:div w:id="1138567994">
      <w:bodyDiv w:val="1"/>
      <w:marLeft w:val="0"/>
      <w:marRight w:val="0"/>
      <w:marTop w:val="0"/>
      <w:marBottom w:val="0"/>
      <w:divBdr>
        <w:top w:val="none" w:sz="0" w:space="0" w:color="auto"/>
        <w:left w:val="none" w:sz="0" w:space="0" w:color="auto"/>
        <w:bottom w:val="none" w:sz="0" w:space="0" w:color="auto"/>
        <w:right w:val="none" w:sz="0" w:space="0" w:color="auto"/>
      </w:divBdr>
    </w:div>
    <w:div w:id="1161851894">
      <w:bodyDiv w:val="1"/>
      <w:marLeft w:val="0"/>
      <w:marRight w:val="0"/>
      <w:marTop w:val="0"/>
      <w:marBottom w:val="0"/>
      <w:divBdr>
        <w:top w:val="none" w:sz="0" w:space="0" w:color="auto"/>
        <w:left w:val="none" w:sz="0" w:space="0" w:color="auto"/>
        <w:bottom w:val="none" w:sz="0" w:space="0" w:color="auto"/>
        <w:right w:val="none" w:sz="0" w:space="0" w:color="auto"/>
      </w:divBdr>
    </w:div>
    <w:div w:id="1208294588">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3019543">
      <w:bodyDiv w:val="1"/>
      <w:marLeft w:val="0"/>
      <w:marRight w:val="0"/>
      <w:marTop w:val="0"/>
      <w:marBottom w:val="0"/>
      <w:divBdr>
        <w:top w:val="none" w:sz="0" w:space="0" w:color="auto"/>
        <w:left w:val="none" w:sz="0" w:space="0" w:color="auto"/>
        <w:bottom w:val="none" w:sz="0" w:space="0" w:color="auto"/>
        <w:right w:val="none" w:sz="0" w:space="0" w:color="auto"/>
      </w:divBdr>
    </w:div>
    <w:div w:id="137665713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850219384">
      <w:bodyDiv w:val="1"/>
      <w:marLeft w:val="0"/>
      <w:marRight w:val="0"/>
      <w:marTop w:val="0"/>
      <w:marBottom w:val="0"/>
      <w:divBdr>
        <w:top w:val="none" w:sz="0" w:space="0" w:color="auto"/>
        <w:left w:val="none" w:sz="0" w:space="0" w:color="auto"/>
        <w:bottom w:val="none" w:sz="0" w:space="0" w:color="auto"/>
        <w:right w:val="none" w:sz="0" w:space="0" w:color="auto"/>
      </w:divBdr>
    </w:div>
    <w:div w:id="1908152189">
      <w:bodyDiv w:val="1"/>
      <w:marLeft w:val="0"/>
      <w:marRight w:val="0"/>
      <w:marTop w:val="0"/>
      <w:marBottom w:val="0"/>
      <w:divBdr>
        <w:top w:val="none" w:sz="0" w:space="0" w:color="auto"/>
        <w:left w:val="none" w:sz="0" w:space="0" w:color="auto"/>
        <w:bottom w:val="none" w:sz="0" w:space="0" w:color="auto"/>
        <w:right w:val="none" w:sz="0" w:space="0" w:color="auto"/>
      </w:divBdr>
    </w:div>
    <w:div w:id="1952741820">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2095934559">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t18</b:Tag>
    <b:SourceType>InternetSite</b:SourceType>
    <b:Guid>{8798419F-DE3E-48A3-868F-2A7C7657FF31}</b:Guid>
    <b:Title>Receipe App Case Study</b:Title>
    <b:InternetSiteTitle>Medium</b:InternetSiteTitle>
    <b:Year>2018</b:Year>
    <b:Month>July</b:Month>
    <b:Day>30</b:Day>
    <b:URL>https://medium.com/@velichko.botev/recipe-app-case-study-986af9c28207#8cc6</b:URL>
    <b:Author>
      <b:Author>
        <b:NameList>
          <b:Person>
            <b:Last>Botev</b:Last>
            <b:First>Velicho</b:First>
          </b:Person>
        </b:NameList>
      </b:Author>
    </b:Author>
    <b:YearAccessed>2024</b:YearAccessed>
    <b:MonthAccessed>August</b:MonthAccessed>
    <b:DayAccessed>19</b:DayAccessed>
    <b:RefOrder>1</b:RefOrder>
  </b:Source>
</b:Sources>
</file>

<file path=customXml/itemProps1.xml><?xml version="1.0" encoding="utf-8"?>
<ds:datastoreItem xmlns:ds="http://schemas.openxmlformats.org/officeDocument/2006/customXml" ds:itemID="{1B23DD62-934F-4813-9EAA-03310100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6</TotalTime>
  <Pages>8</Pages>
  <Words>1928</Words>
  <Characters>1099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than Rogers</cp:lastModifiedBy>
  <cp:revision>16</cp:revision>
  <dcterms:created xsi:type="dcterms:W3CDTF">2024-08-13T07:47:00Z</dcterms:created>
  <dcterms:modified xsi:type="dcterms:W3CDTF">2024-08-24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gt;&lt;session id="1HVEcZwu"/&gt;&lt;style id="http://www.zotero.org/styles/apa" locale="en-GB" hasBibliography="1" bibliographyStyleHasBeenSet="1"/&gt;&lt;prefs&gt;&lt;pref name="fieldType" value="Field"/&gt;&lt;/prefs&gt;&lt;/data&gt;</vt:lpwstr>
  </property>
</Properties>
</file>